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6F7590"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r>
        <w:t xml:space="preserve">Section one: </w:t>
      </w:r>
      <w:r w:rsidR="00F1537E">
        <w:t>Introduction [</w:t>
      </w:r>
      <w:r w:rsidR="00CC1DA7">
        <w:t xml:space="preserve">882 / </w:t>
      </w:r>
      <w:r w:rsidR="00F1537E">
        <w:t>1000 words]</w:t>
      </w:r>
    </w:p>
    <w:p w14:paraId="7CD294AC" w14:textId="77777777" w:rsidR="00F1537E" w:rsidRDefault="00F1537E" w:rsidP="00F1537E">
      <w:bookmarkStart w:id="13" w:name="_GoBack"/>
      <w:r>
        <w:t xml:space="preserve">In the run up to the EU referendum, amidst discussions of migration, identity, expertise and economic impacts, the issues of Northern Ireland and its border with the Republic of Ireland received scant attention. This lack of focus on </w:t>
      </w:r>
      <w:r w:rsidR="005670E4">
        <w:t xml:space="preserve">pan-Irish issues seems a conspicuous oversight given both the fact that th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t>
      </w:r>
      <w:r w:rsidR="009C0F9D">
        <w:fldChar w:fldCharType="begin" w:fldLock="1"/>
      </w:r>
      <w:r w:rsidR="00A046D1">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9C0F9D">
        <w:fldChar w:fldCharType="separate"/>
      </w:r>
      <w:r w:rsidR="009C0F9D" w:rsidRPr="009C0F9D">
        <w:rPr>
          <w:noProof/>
        </w:rPr>
        <w:t>(Www.bbc.co.uk, 2017)</w:t>
      </w:r>
      <w:r w:rsidR="009C0F9D">
        <w:fldChar w:fldCharType="end"/>
      </w:r>
      <w:r w:rsidR="009C0F9D">
        <w:t xml:space="preserve"> then later a combined vehicle and knife attack by three individuals around London Bridge on the night of 3 June</w:t>
      </w:r>
      <w:r w:rsidR="00A046D1">
        <w:t xml:space="preserve"> 2017, resulting in the deaths of ten people and the malicious injuring of dozens more. </w:t>
      </w:r>
      <w:r w:rsidR="00A046D1">
        <w:fldChar w:fldCharType="begin" w:fldLock="1"/>
      </w:r>
      <w:r w:rsidR="00D0423A">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A046D1">
        <w:fldChar w:fldCharType="separate"/>
      </w:r>
      <w:r w:rsidR="00A046D1" w:rsidRPr="00A046D1">
        <w:rPr>
          <w:noProof/>
        </w:rPr>
        <w:t>(Www.bbc.co.uk, 2017)</w:t>
      </w:r>
      <w:r w:rsidR="00A046D1">
        <w:fldChar w:fldCharType="end"/>
      </w:r>
      <w:r w:rsidR="00A046D1">
        <w: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t>
      </w:r>
      <w:r w:rsidR="00990874">
        <w:t xml:space="preserve">Western </w:t>
      </w:r>
      <w:r w:rsidR="00A046D1">
        <w:t>Europe’s, longer-term history of terrorism, where available statistics of deaths clearly indicate that 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D0423A">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359E8E5C" w14:textId="77777777" w:rsidR="00D0423A" w:rsidRDefault="00D0423A" w:rsidP="00F1537E">
      <w:r>
        <w:t xml:space="preserve">This paper argues there is a pressing need for a deeper analysis and understanding of the causes and consequences of violent conflict in Northern Ireland, for learning from the history of the region about how a series of political and military </w:t>
      </w:r>
      <w:proofErr w:type="spellStart"/>
      <w:r>
        <w:t>mis</w:t>
      </w:r>
      <w:proofErr w:type="spellEnd"/>
      <w:r>
        <w:t xml:space="preserve">-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proofErr w:type="spellStart"/>
      <w:r w:rsidR="00203A77">
        <w:t>mis</w:t>
      </w:r>
      <w:proofErr w:type="spellEnd"/>
      <w:r w:rsidR="00203A77">
        <w:t xml:space="preserve">-steps risk reinitiating violent instability in Northern Ireland and additional terrorist risk throughout the UK. I argue such issues seem particularly pertinent given a lack of clarity regarding plans for the Irish border in Brexit negotiations, and the importance of daily freedom of movement across the border in the island of Ireland for both cultural and economic reasons. Three specific </w:t>
      </w:r>
      <w:r w:rsidR="00EE07C7">
        <w:t xml:space="preserve">empirical </w:t>
      </w:r>
      <w:r w:rsidR="00203A77">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w:t>
      </w:r>
      <w:r w:rsidR="005213D9">
        <w:lastRenderedPageBreak/>
        <w:t xml:space="preserve">199X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bookmarkEnd w:id="13"/>
    <w:p w14:paraId="007DA5B5" w14:textId="77777777" w:rsidR="00203A77" w:rsidRDefault="00CC1DA7" w:rsidP="00CC1DA7">
      <w:pPr>
        <w:pStyle w:val="Heading2"/>
      </w:pPr>
      <w:r>
        <w:t>Section two: History: Ireland, Northern Ireland, and the Troubles [1000 words]</w:t>
      </w:r>
    </w:p>
    <w:p w14:paraId="6F4ACAF8" w14:textId="77777777" w:rsidR="00F1537E" w:rsidRPr="00F1537E" w:rsidRDefault="00F1537E" w:rsidP="00F1537E"/>
    <w:p w14:paraId="23599178" w14:textId="77777777" w:rsidR="00F1537E" w:rsidRDefault="00CC1DA7" w:rsidP="00F1537E">
      <w:pPr>
        <w:pStyle w:val="Heading2"/>
      </w:pPr>
      <w:r>
        <w:t xml:space="preserve">Section three: Data and </w:t>
      </w:r>
      <w:r w:rsidR="00F1537E">
        <w:t>Methods [500 words]</w:t>
      </w:r>
    </w:p>
    <w:p w14:paraId="3E2E73E6" w14:textId="77777777" w:rsidR="00F1537E" w:rsidRPr="00F1537E" w:rsidRDefault="00F1537E" w:rsidP="00F1537E"/>
    <w:p w14:paraId="17210717" w14:textId="77777777" w:rsidR="00F1537E" w:rsidRDefault="00CC1DA7" w:rsidP="00F1537E">
      <w:pPr>
        <w:pStyle w:val="Heading2"/>
      </w:pPr>
      <w:r>
        <w:t xml:space="preserve">Section four: </w:t>
      </w:r>
      <w:r w:rsidR="00F1537E">
        <w:t>Results [1500 words]</w:t>
      </w:r>
    </w:p>
    <w:p w14:paraId="6919AA3C" w14:textId="77777777" w:rsidR="00F1537E" w:rsidRPr="00F1537E" w:rsidRDefault="00F1537E" w:rsidP="00F1537E"/>
    <w:p w14:paraId="18A4B86F" w14:textId="77777777" w:rsidR="00F1537E" w:rsidRDefault="00CC1DA7" w:rsidP="00F1537E">
      <w:pPr>
        <w:pStyle w:val="Heading2"/>
      </w:pPr>
      <w:r>
        <w:t xml:space="preserve">Section five: </w:t>
      </w:r>
      <w:r w:rsidR="00F1537E">
        <w:t>Discussion [1500 words]</w:t>
      </w:r>
    </w:p>
    <w:p w14:paraId="02443EBD" w14:textId="77777777" w:rsidR="00F1537E" w:rsidRDefault="00F1537E" w:rsidP="00F1537E">
      <w:pPr>
        <w:pStyle w:val="Heading1"/>
        <w:sectPr w:rsidR="00F1537E">
          <w:pgSz w:w="11906" w:h="16838"/>
          <w:pgMar w:top="1440" w:right="1440" w:bottom="1440" w:left="1440" w:header="708" w:footer="708" w:gutter="0"/>
          <w:cols w:space="708"/>
          <w:docGrid w:linePitch="360"/>
        </w:sectPr>
      </w:pPr>
    </w:p>
    <w:p w14:paraId="0F2785EC" w14:textId="77777777" w:rsidR="00F1537E" w:rsidRPr="00F1537E" w:rsidRDefault="00F1537E" w:rsidP="00F1537E">
      <w:pPr>
        <w:pStyle w:val="Heading1"/>
      </w:pPr>
      <w:r>
        <w:lastRenderedPageBreak/>
        <w:t>References [1000 words]</w:t>
      </w:r>
    </w:p>
    <w:sectPr w:rsidR="00F1537E" w:rsidRPr="00F153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FD60E2" w:rsidRDefault="00FD60E2">
      <w:pPr>
        <w:pStyle w:val="CommentText"/>
      </w:pPr>
    </w:p>
  </w:comment>
  <w:comment w:id="1" w:author="Jonathan Minton" w:date="2017-06-05T11:52:00Z" w:initials="JM">
    <w:p w14:paraId="095CDC3C"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FD60E2" w:rsidRDefault="00FD60E2">
      <w:pPr>
        <w:pStyle w:val="CommentText"/>
      </w:pPr>
    </w:p>
  </w:comment>
  <w:comment w:id="2" w:author="Jonathan Minton" w:date="2017-06-05T11:53:00Z" w:initials="JM">
    <w:p w14:paraId="362BDCC2" w14:textId="77777777" w:rsidR="00FD60E2" w:rsidRDefault="00FD60E2">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w:t>
        </w:r>
        <w:r>
          <w:rPr>
            <w:rStyle w:val="Hyperlink"/>
            <w:rFonts w:ascii="Arial" w:hAnsi="Arial" w:cs="Arial"/>
            <w:color w:val="10147E"/>
          </w:rPr>
          <w:t xml:space="preserve"> </w:t>
        </w:r>
        <w:r>
          <w:rPr>
            <w:rStyle w:val="Hyperlink"/>
            <w:rFonts w:ascii="Arial" w:hAnsi="Arial" w:cs="Arial"/>
            <w:color w:val="10147E"/>
          </w:rPr>
          <w:t>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FD60E2" w:rsidRDefault="00FD60E2">
      <w:pPr>
        <w:pStyle w:val="CommentText"/>
      </w:pPr>
    </w:p>
  </w:comment>
  <w:comment w:id="4" w:author="Jonathan Minton" w:date="2017-06-05T11:53:00Z" w:initials="JM">
    <w:p w14:paraId="49069590" w14:textId="77777777" w:rsidR="00FD60E2" w:rsidRDefault="00FD60E2">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FD60E2" w:rsidRDefault="00FD60E2">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w:t>
        </w:r>
        <w:r>
          <w:rPr>
            <w:rStyle w:val="Hyperlink"/>
            <w:rFonts w:ascii="Arial" w:hAnsi="Arial" w:cs="Arial"/>
            <w:color w:val="10147E"/>
          </w:rPr>
          <w:t>d</w:t>
        </w:r>
        <w:r>
          <w:rPr>
            <w:rStyle w:val="Hyperlink"/>
            <w:rFonts w:ascii="Arial" w:hAnsi="Arial" w:cs="Arial"/>
            <w:color w:val="10147E"/>
          </w:rPr>
          <w:t xml:space="preserve"> how to disclose it</w:t>
        </w:r>
      </w:hyperlink>
      <w:r>
        <w:rPr>
          <w:rFonts w:ascii="Arial" w:hAnsi="Arial" w:cs="Arial"/>
          <w:color w:val="333333"/>
        </w:rPr>
        <w:t>.</w:t>
      </w:r>
    </w:p>
  </w:comment>
  <w:comment w:id="6" w:author="Jonathan Minton" w:date="2017-06-05T11:54:00Z" w:initials="JM">
    <w:p w14:paraId="6FEF3E8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FD60E2" w:rsidRDefault="00FD60E2">
      <w:pPr>
        <w:pStyle w:val="CommentText"/>
      </w:pPr>
    </w:p>
  </w:comment>
  <w:comment w:id="7" w:author="Jonathan Minton" w:date="2017-06-05T11:54:00Z" w:initials="JM">
    <w:p w14:paraId="1B7F6CBA"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w:t>
        </w:r>
        <w:r>
          <w:rPr>
            <w:rStyle w:val="Hyperlink"/>
            <w:rFonts w:ascii="Arial" w:hAnsi="Arial" w:cs="Arial"/>
            <w:color w:val="10147E"/>
          </w:rPr>
          <w:t>h</w:t>
        </w:r>
        <w:r>
          <w:rPr>
            <w:rStyle w:val="Hyperlink"/>
            <w:rFonts w:ascii="Arial" w:hAnsi="Arial" w:cs="Arial"/>
            <w:color w:val="10147E"/>
          </w:rPr>
          <w:t>ers</w:t>
        </w:r>
      </w:hyperlink>
      <w:r>
        <w:rPr>
          <w:rFonts w:ascii="Arial" w:hAnsi="Arial" w:cs="Arial"/>
          <w:color w:val="333333"/>
        </w:rPr>
        <w:t>.</w:t>
      </w:r>
    </w:p>
    <w:p w14:paraId="027AEEBF" w14:textId="77777777" w:rsidR="00FD60E2" w:rsidRDefault="00FD60E2">
      <w:pPr>
        <w:pStyle w:val="CommentText"/>
      </w:pPr>
    </w:p>
  </w:comment>
  <w:comment w:id="8" w:author="Jonathan Minton" w:date="2017-06-05T11:54:00Z" w:initials="JM">
    <w:p w14:paraId="4125BA54"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FD60E2" w:rsidRDefault="00FD60E2">
      <w:pPr>
        <w:pStyle w:val="CommentText"/>
      </w:pPr>
    </w:p>
  </w:comment>
  <w:comment w:id="9" w:author="Jonathan Minton" w:date="2017-06-05T11:54:00Z" w:initials="JM">
    <w:p w14:paraId="7E51439B" w14:textId="77777777" w:rsidR="00FD60E2" w:rsidRDefault="00FD60E2">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FD60E2" w:rsidRDefault="00FD60E2">
      <w:pPr>
        <w:pStyle w:val="CommentText"/>
      </w:pPr>
    </w:p>
  </w:comment>
  <w:comment w:id="11" w:author="Jonathan Minton" w:date="2017-06-05T11:55:00Z" w:initials="JM">
    <w:p w14:paraId="27178FE0"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FD60E2" w:rsidRDefault="00FD60E2">
      <w:pPr>
        <w:pStyle w:val="CommentText"/>
      </w:pPr>
    </w:p>
  </w:comment>
  <w:comment w:id="12" w:author="Jonathan Minton" w:date="2017-06-05T11:55:00Z" w:initials="JM">
    <w:p w14:paraId="22935BEF" w14:textId="77777777" w:rsidR="00FD60E2" w:rsidRDefault="00FD60E2">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11370C"/>
    <w:rsid w:val="001D2C6E"/>
    <w:rsid w:val="00203A77"/>
    <w:rsid w:val="002E108B"/>
    <w:rsid w:val="00327D17"/>
    <w:rsid w:val="004D1C59"/>
    <w:rsid w:val="005213D9"/>
    <w:rsid w:val="005670E4"/>
    <w:rsid w:val="005805CB"/>
    <w:rsid w:val="00990874"/>
    <w:rsid w:val="009C0F9D"/>
    <w:rsid w:val="00A046D1"/>
    <w:rsid w:val="00CC1DA7"/>
    <w:rsid w:val="00D0423A"/>
    <w:rsid w:val="00EE07C7"/>
    <w:rsid w:val="00F1537E"/>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9A05B-2B6E-47DE-8686-AA50EA686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Pages>
  <Words>1438</Words>
  <Characters>820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9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dcterms:created xsi:type="dcterms:W3CDTF">2017-06-05T10:48:00Z</dcterms:created>
  <dcterms:modified xsi:type="dcterms:W3CDTF">2017-06-0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